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E42D053" w14:textId="77777777" w:rsidR="008F6857" w:rsidRPr="008F6857" w:rsidRDefault="008F6857" w:rsidP="008F6857">
      <w:pPr>
        <w:snapToGrid w:val="0"/>
        <w:spacing w:line="480" w:lineRule="auto"/>
        <w:rPr>
          <w:rFonts w:ascii="Times New Roman" w:eastAsia="宋体" w:hAnsi="Times New Roman" w:cs="Times New Roman"/>
          <w:b/>
          <w:noProof w:val="0"/>
          <w:sz w:val="24"/>
          <w:szCs w:val="24"/>
        </w:rPr>
      </w:pPr>
      <w:r w:rsidRPr="008F6857">
        <w:rPr>
          <w:rFonts w:ascii="Times New Roman" w:eastAsia="宋体" w:hAnsi="Times New Roman" w:cs="Times New Roman"/>
          <w:b/>
          <w:noProof w:val="0"/>
          <w:sz w:val="24"/>
          <w:szCs w:val="24"/>
        </w:rPr>
        <w:t>Supplementary Table 1. Characteristics of studies that met our inclusion criteria.</w:t>
      </w:r>
    </w:p>
    <w:tbl>
      <w:tblPr>
        <w:tblStyle w:val="a3"/>
        <w:tblpPr w:leftFromText="180" w:rightFromText="180" w:vertAnchor="text" w:horzAnchor="page" w:tblpXSpec="center" w:tblpY="753"/>
        <w:tblOverlap w:val="never"/>
        <w:tblW w:w="150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701"/>
        <w:gridCol w:w="2268"/>
        <w:gridCol w:w="1985"/>
        <w:gridCol w:w="1843"/>
        <w:gridCol w:w="1417"/>
        <w:gridCol w:w="4394"/>
      </w:tblGrid>
      <w:tr w:rsidR="008F6857" w:rsidRPr="008F6857" w14:paraId="2243BD41" w14:textId="77777777" w:rsidTr="00495057">
        <w:trPr>
          <w:trHeight w:val="557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3EF49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3A292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b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b/>
                <w:noProof w:val="0"/>
                <w:sz w:val="24"/>
                <w:szCs w:val="24"/>
              </w:rPr>
              <w:t>Author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4AD23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b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b/>
                <w:noProof w:val="0"/>
                <w:sz w:val="24"/>
                <w:szCs w:val="24"/>
              </w:rPr>
              <w:t>Age in years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6FF95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b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b/>
                <w:noProof w:val="0"/>
                <w:sz w:val="24"/>
                <w:szCs w:val="24"/>
              </w:rPr>
              <w:t>Gender, male/total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BCC17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b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b/>
                <w:noProof w:val="0"/>
                <w:sz w:val="24"/>
                <w:szCs w:val="24"/>
              </w:rPr>
              <w:t>Cirrhotic or not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56C3A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b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b/>
                <w:noProof w:val="0"/>
                <w:sz w:val="24"/>
                <w:szCs w:val="24"/>
              </w:rPr>
              <w:t>Naïve or experienced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9DAEB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b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b/>
                <w:noProof w:val="0"/>
                <w:sz w:val="24"/>
                <w:szCs w:val="24"/>
              </w:rPr>
              <w:t>Viral load</w:t>
            </w:r>
          </w:p>
        </w:tc>
      </w:tr>
      <w:tr w:rsidR="008F6857" w:rsidRPr="008F6857" w14:paraId="51E90252" w14:textId="77777777" w:rsidTr="00495057">
        <w:trPr>
          <w:trHeight w:val="769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1BC0313F" w14:textId="77777777" w:rsidR="008F6857" w:rsidRPr="008F6857" w:rsidRDefault="008F6857" w:rsidP="008F6857">
            <w:pPr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vs. ENT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372DEE11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proofErr w:type="spellStart"/>
            <w:r w:rsidRPr="008F6857">
              <w:rPr>
                <w:rFonts w:eastAsia="宋体"/>
                <w:noProof w:val="0"/>
                <w:sz w:val="24"/>
                <w:szCs w:val="24"/>
              </w:rPr>
              <w:t>Batirel</w:t>
            </w:r>
            <w:proofErr w:type="spellEnd"/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CYXRpcmVsPC9BdXRob3I+PFllYXI+MjAxNDwvWWVhcj48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CYXRpcmVsPC9BdXRob3I+PFllYXI+MjAxNDwvWWVhcj48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28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7812D42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3.3±12.9</w:t>
            </w:r>
          </w:p>
          <w:p w14:paraId="056184B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42.0±11.2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092CD19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59/90</w:t>
            </w:r>
          </w:p>
          <w:p w14:paraId="1770A24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82/108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570D9E1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407773B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tcBorders>
              <w:top w:val="single" w:sz="4" w:space="0" w:color="auto"/>
            </w:tcBorders>
            <w:vAlign w:val="center"/>
          </w:tcPr>
          <w:p w14:paraId="419FCBC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×10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perscript"/>
              </w:rPr>
              <w:t xml:space="preserve">3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191613±198.6</w:t>
            </w:r>
          </w:p>
          <w:p w14:paraId="2A59CBB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×10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perscript"/>
              </w:rPr>
              <w:t xml:space="preserve">3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:): 220199±101.3l</w:t>
            </w:r>
          </w:p>
        </w:tc>
      </w:tr>
      <w:tr w:rsidR="008F6857" w:rsidRPr="008F6857" w14:paraId="05FABF50" w14:textId="77777777" w:rsidTr="00495057">
        <w:trPr>
          <w:trHeight w:val="860"/>
        </w:trPr>
        <w:tc>
          <w:tcPr>
            <w:tcW w:w="1418" w:type="dxa"/>
            <w:vMerge/>
            <w:vAlign w:val="center"/>
          </w:tcPr>
          <w:p w14:paraId="730AF1A2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05E4B8A2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Cai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DYWk8L0F1dGhvcj48WWVhcj4yMDE5PC9ZZWFyPjxSZWNO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DYWk8L0F1dGhvcj48WWVhcj4yMDE5PC9ZZWFyPjxSZWNO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19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328BDE2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30.796±8.782</w:t>
            </w:r>
          </w:p>
          <w:p w14:paraId="3AD6DDC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30.956±8.411</w:t>
            </w:r>
          </w:p>
        </w:tc>
        <w:tc>
          <w:tcPr>
            <w:tcW w:w="1985" w:type="dxa"/>
            <w:vAlign w:val="center"/>
          </w:tcPr>
          <w:p w14:paraId="60060F8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119/157</w:t>
            </w:r>
          </w:p>
          <w:p w14:paraId="638F774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121/158</w:t>
            </w:r>
          </w:p>
        </w:tc>
        <w:tc>
          <w:tcPr>
            <w:tcW w:w="1843" w:type="dxa"/>
            <w:vAlign w:val="center"/>
          </w:tcPr>
          <w:p w14:paraId="11DFBD9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4F78A7F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vAlign w:val="center"/>
          </w:tcPr>
          <w:p w14:paraId="62D16AD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57±0.929</w:t>
            </w:r>
          </w:p>
          <w:p w14:paraId="16FD142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697±0.975</w:t>
            </w:r>
          </w:p>
        </w:tc>
      </w:tr>
      <w:tr w:rsidR="008F6857" w:rsidRPr="008F6857" w14:paraId="35B758E9" w14:textId="77777777" w:rsidTr="00495057">
        <w:trPr>
          <w:trHeight w:val="845"/>
        </w:trPr>
        <w:tc>
          <w:tcPr>
            <w:tcW w:w="1418" w:type="dxa"/>
            <w:vMerge/>
            <w:vAlign w:val="center"/>
          </w:tcPr>
          <w:p w14:paraId="7F8A1ACD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70333A42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Centeno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Mw7NwZXogQ2VudGVubzwvQXV0aG9yPjxZZWFyPjIwMTY8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Mw7NwZXogQ2VudGVubzwvQXV0aG9yPjxZZWFyPjIwMTY8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34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784EE5B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50.15±16.17</w:t>
            </w:r>
          </w:p>
          <w:p w14:paraId="05CEB0E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49.22±15.26</w:t>
            </w:r>
          </w:p>
        </w:tc>
        <w:tc>
          <w:tcPr>
            <w:tcW w:w="1985" w:type="dxa"/>
            <w:vAlign w:val="center"/>
          </w:tcPr>
          <w:p w14:paraId="6565ACF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25/32</w:t>
            </w:r>
          </w:p>
          <w:p w14:paraId="08AA57A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23/32</w:t>
            </w:r>
          </w:p>
        </w:tc>
        <w:tc>
          <w:tcPr>
            <w:tcW w:w="1843" w:type="dxa"/>
            <w:vAlign w:val="center"/>
          </w:tcPr>
          <w:p w14:paraId="09F1712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0E8F4DC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2AA66B0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copies/mL): 1,127.4 (19-2,463,121.4)</w:t>
            </w:r>
          </w:p>
          <w:p w14:paraId="4D64F92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copies/mL): 29,311.4 (376.2-4,660,135.2)</w:t>
            </w:r>
          </w:p>
        </w:tc>
      </w:tr>
      <w:tr w:rsidR="008F6857" w:rsidRPr="008F6857" w14:paraId="72DC412D" w14:textId="77777777" w:rsidTr="00495057">
        <w:trPr>
          <w:trHeight w:val="855"/>
        </w:trPr>
        <w:tc>
          <w:tcPr>
            <w:tcW w:w="1418" w:type="dxa"/>
            <w:vMerge/>
            <w:vAlign w:val="center"/>
          </w:tcPr>
          <w:p w14:paraId="55DAB344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421C22A0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proofErr w:type="spellStart"/>
            <w:r w:rsidRPr="008F6857">
              <w:rPr>
                <w:rFonts w:eastAsia="宋体"/>
                <w:noProof w:val="0"/>
                <w:sz w:val="24"/>
                <w:szCs w:val="24"/>
              </w:rPr>
              <w:t>Ceylan</w:t>
            </w:r>
            <w:proofErr w:type="spellEnd"/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/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&lt;EndNote&gt;&lt;Cite&gt;&lt;Author&gt;Ceylan&lt;/Author&gt;&lt;Year&gt;2013&lt;/Year&gt;&lt;RecNum&gt;23&lt;/RecNum&gt;&lt;DisplayText&gt;&lt;style face="superscript"&gt;29&lt;/style&gt;&lt;/DisplayText&gt;&lt;record&gt;&lt;rec-number&gt;23&lt;/rec-number&gt;&lt;foreign-keys&gt;&lt;key app="EN" db-id="5e9r59aeiaf5exe252t5stv7eezwvtdzsws9" timestamp="1595234981"&gt;23&lt;/key&gt;&lt;/foreign-keys&gt;&lt;ref-type name="Journal Article"&gt;17&lt;/ref-type&gt;&lt;contributors&gt;&lt;authors&gt;&lt;author&gt;Ceylan, B.&lt;/author&gt;&lt;author&gt;Yardimci, C.&lt;/author&gt;&lt;author&gt;Fincanci, M.&lt;/author&gt;&lt;author&gt;Eren, G.&lt;/author&gt;&lt;author&gt;Tozalgan, U.&lt;/author&gt;&lt;author&gt;Muderrisoglu, C.&lt;/author&gt;&lt;author&gt;Akkoyunlu, Y.&lt;/author&gt;&lt;/authors&gt;&lt;/contributors&gt;&lt;auth-address&gt;Department of Infectious Diseases and Clinical Microbiology, Bezmialem Vakif University, Medical Faculty, Istanbul, Turkey. bceylan2004@yahoo.com  &lt;/auth-address&gt;&lt;titles&gt;&lt;title&gt;Comparison of tenofovir and entecavir in patients with chronic HBV infection&lt;/title&gt;&lt;secondary-title&gt;Eur Rev Med Pharmacol Sci&lt;/secondary-title&gt;&lt;/titles&gt;&lt;periodical&gt;&lt;full-title&gt;Eur Rev Med Pharmacol Sci&lt;/full-title&gt;&lt;/periodical&gt;&lt;pages&gt;2467-73&lt;/pages&gt;&lt;volume&gt;17&lt;/volume&gt;&lt;number&gt;18&lt;/number&gt;&lt;edition&gt;2013/10/04&lt;/edition&gt;&lt;keywords&gt;&lt;keyword&gt;Adenine/*analogs &amp;amp; derivatives/therapeutic use&lt;/keyword&gt;&lt;keyword&gt;Adult&lt;/keyword&gt;&lt;keyword&gt;Aged&lt;/keyword&gt;&lt;keyword&gt;DNA, Viral/blood&lt;/keyword&gt;&lt;keyword&gt;Female&lt;/keyword&gt;&lt;keyword&gt;Guanine/*analogs &amp;amp; derivatives/therapeutic use&lt;/keyword&gt;&lt;keyword&gt;Hepatitis B, Chronic/*drug therapy/virology&lt;/keyword&gt;&lt;keyword&gt;Humans&lt;/keyword&gt;&lt;keyword&gt;Male&lt;/keyword&gt;&lt;keyword&gt;Middle Aged&lt;/keyword&gt;&lt;keyword&gt;Organophosphonates/*therapeutic use&lt;/keyword&gt;&lt;keyword&gt;Retrospective Studies&lt;/keyword&gt;&lt;keyword&gt;Tenofovir&lt;/keyword&gt;&lt;/keywords&gt;&lt;dates&gt;&lt;year&gt;2013&lt;/year&gt;&lt;pub-dates&gt;&lt;date&gt;Sep&lt;/date&gt;&lt;/pub-dates&gt;&lt;/dates&gt;&lt;isbn&gt;1128-3602 (Print)&amp;#xD;1128-3602&lt;/isbn&gt;&lt;accession-num&gt;24089225&lt;/accession-num&gt;&lt;urls&gt;&lt;/urls&gt;&lt;remote-database-provider&gt;NLM&lt;/remote-database-provider&gt;&lt;language&gt;eng&lt;/language&gt;&lt;/record&gt;&lt;/Cite&gt;&lt;/EndNote&gt;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29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4C6935A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5 (22-66)</w:t>
            </w:r>
          </w:p>
          <w:p w14:paraId="7B3D4114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41 (20-73)</w:t>
            </w:r>
          </w:p>
        </w:tc>
        <w:tc>
          <w:tcPr>
            <w:tcW w:w="1985" w:type="dxa"/>
            <w:vAlign w:val="center"/>
          </w:tcPr>
          <w:p w14:paraId="77F6998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37/66</w:t>
            </w:r>
          </w:p>
          <w:p w14:paraId="4A6D5E4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28/51</w:t>
            </w:r>
          </w:p>
        </w:tc>
        <w:tc>
          <w:tcPr>
            <w:tcW w:w="1843" w:type="dxa"/>
            <w:vAlign w:val="center"/>
          </w:tcPr>
          <w:p w14:paraId="60C7DD6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6E86B1E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4063EF2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×10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perscript"/>
              </w:rPr>
              <w:t>3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 IU/mL): 5500 (0.14-1110000)</w:t>
            </w:r>
          </w:p>
          <w:p w14:paraId="54DB0F0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×10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perscript"/>
              </w:rPr>
              <w:t>3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 IU/mL): 117 (0.17-7130000)</w:t>
            </w:r>
          </w:p>
        </w:tc>
      </w:tr>
      <w:tr w:rsidR="008F6857" w:rsidRPr="008F6857" w14:paraId="58D15783" w14:textId="77777777" w:rsidTr="00495057">
        <w:trPr>
          <w:trHeight w:val="712"/>
        </w:trPr>
        <w:tc>
          <w:tcPr>
            <w:tcW w:w="1418" w:type="dxa"/>
            <w:vMerge/>
            <w:vAlign w:val="center"/>
          </w:tcPr>
          <w:p w14:paraId="06BD600D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2A1A7A36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Ha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IYTwvQXV0aG9yPjxZZWFyPjIwMTY8L1llYXI+PFJlY051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IYTwvQXV0aG9yPjxZZWFyPjIwMTY8L1llYXI+PFJlY051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30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54CF38E4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3.2±10.7</w:t>
            </w:r>
          </w:p>
          <w:p w14:paraId="2CC6636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lastRenderedPageBreak/>
              <w:t>ENT: 45.8±12.5</w:t>
            </w:r>
          </w:p>
        </w:tc>
        <w:tc>
          <w:tcPr>
            <w:tcW w:w="1985" w:type="dxa"/>
            <w:vAlign w:val="center"/>
          </w:tcPr>
          <w:p w14:paraId="51E0922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lastRenderedPageBreak/>
              <w:t>TDF: 66/114</w:t>
            </w:r>
          </w:p>
          <w:p w14:paraId="2F53C84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lastRenderedPageBreak/>
              <w:t>ENT: 276/443</w:t>
            </w:r>
          </w:p>
        </w:tc>
        <w:tc>
          <w:tcPr>
            <w:tcW w:w="1843" w:type="dxa"/>
            <w:vAlign w:val="center"/>
          </w:tcPr>
          <w:p w14:paraId="3C37D53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lastRenderedPageBreak/>
              <w:t>NA</w:t>
            </w:r>
          </w:p>
        </w:tc>
        <w:tc>
          <w:tcPr>
            <w:tcW w:w="1417" w:type="dxa"/>
            <w:vAlign w:val="center"/>
          </w:tcPr>
          <w:p w14:paraId="44FA7A8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vAlign w:val="center"/>
          </w:tcPr>
          <w:p w14:paraId="583AD8E4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IU/mL): 6.15±1.55 </w:t>
            </w:r>
          </w:p>
          <w:p w14:paraId="649F92D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lastRenderedPageBreak/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6.12±1.52</w:t>
            </w:r>
          </w:p>
        </w:tc>
      </w:tr>
      <w:tr w:rsidR="008F6857" w:rsidRPr="008F6857" w14:paraId="48C2660F" w14:textId="77777777" w:rsidTr="00495057">
        <w:trPr>
          <w:trHeight w:val="836"/>
        </w:trPr>
        <w:tc>
          <w:tcPr>
            <w:tcW w:w="1418" w:type="dxa"/>
            <w:vMerge/>
            <w:vAlign w:val="center"/>
          </w:tcPr>
          <w:p w14:paraId="72171DC5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7BDDFEF5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Jayakumar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/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&lt;EndNote&gt;&lt;Cite&gt;&lt;Author&gt;Jayakumar&lt;/Author&gt;&lt;Year&gt;2012&lt;/Year&gt;&lt;RecNum&gt;25&lt;/RecNum&gt;&lt;DisplayText&gt;&lt;style face="superscript"&gt;31&lt;/style&gt;&lt;/DisplayText&gt;&lt;record&gt;&lt;rec-number&gt;25&lt;/rec-number&gt;&lt;foreign-keys&gt;&lt;key app="EN" db-id="5e9r59aeiaf5exe252t5stv7eezwvtdzsws9" timestamp="1595235327"&gt;25&lt;/key&gt;&lt;/foreign-keys&gt;&lt;ref-type name="Journal Article"&gt;17&lt;/ref-type&gt;&lt;contributors&gt;&lt;authors&gt;&lt;author&gt;Jayakumar, R.&lt;/author&gt;&lt;author&gt;Joshi, Y. K.&lt;/author&gt;&lt;author&gt;Singh, S.&lt;/author&gt;&lt;/authors&gt;&lt;/contributors&gt;&lt;auth-address&gt;Division of Clinical Microbiology, Department of Laboratory Medicine, All India Institute of Medical Sciences, New Delhi - 110 029, India.&lt;/auth-address&gt;&lt;titles&gt;&lt;title&gt;Laboratory evaluation of three regimens of treatment of chronic hepatitis B: tenofovir, entecavir and combination of lamivudine and adefovir&lt;/title&gt;&lt;secondary-title&gt;J Lab Physicians&lt;/secondary-title&gt;&lt;/titles&gt;&lt;periodical&gt;&lt;full-title&gt;J Lab Physicians&lt;/full-title&gt;&lt;/periodical&gt;&lt;pages&gt;10-6&lt;/pages&gt;&lt;volume&gt;4&lt;/volume&gt;&lt;number&gt;1&lt;/number&gt;&lt;edition&gt;2012/08/28&lt;/edition&gt;&lt;keywords&gt;&lt;keyword&gt;Adefovir&lt;/keyword&gt;&lt;keyword&gt;entecavir&lt;/keyword&gt;&lt;keyword&gt;lamivudine&lt;/keyword&gt;&lt;keyword&gt;tenofovir&lt;/keyword&gt;&lt;/keywords&gt;&lt;dates&gt;&lt;year&gt;2012&lt;/year&gt;&lt;pub-dates&gt;&lt;date&gt;Jan&lt;/date&gt;&lt;/pub-dates&gt;&lt;/dates&gt;&lt;isbn&gt;0974-2727 (Print)&amp;#xD;0974-2727&lt;/isbn&gt;&lt;accession-num&gt;22923916&lt;/accession-num&gt;&lt;urls&gt;&lt;/urls&gt;&lt;custom2&gt;PMC3425258&lt;/custom2&gt;&lt;electronic-resource-num&gt;10.4103/0974-2727.98664&lt;/electronic-resource-num&gt;&lt;remote-database-provider&gt;NLM&lt;/remote-database-provider&gt;&lt;language&gt;eng&lt;/language&gt;&lt;/record&gt;&lt;/Cite&gt;&lt;/EndNote&gt;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31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0E8AE88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34±9.60</w:t>
            </w:r>
          </w:p>
          <w:p w14:paraId="02074FB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42.15±17.11</w:t>
            </w:r>
          </w:p>
        </w:tc>
        <w:tc>
          <w:tcPr>
            <w:tcW w:w="1985" w:type="dxa"/>
            <w:vAlign w:val="center"/>
          </w:tcPr>
          <w:p w14:paraId="6D89328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19/19</w:t>
            </w:r>
          </w:p>
          <w:p w14:paraId="4364879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16/20</w:t>
            </w:r>
          </w:p>
        </w:tc>
        <w:tc>
          <w:tcPr>
            <w:tcW w:w="1843" w:type="dxa"/>
            <w:vAlign w:val="center"/>
          </w:tcPr>
          <w:p w14:paraId="02B18F5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70D4788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2221E72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copies/mL): 5.91 (4.0-10.1)</w:t>
            </w:r>
          </w:p>
          <w:p w14:paraId="09ACE46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proofErr w:type="gramStart"/>
            <w:r w:rsidRPr="008F6857">
              <w:rPr>
                <w:rFonts w:eastAsia="宋体"/>
                <w:noProof w:val="0"/>
                <w:sz w:val="24"/>
                <w:szCs w:val="24"/>
              </w:rPr>
              <w:t>ENT(</w:t>
            </w:r>
            <w:proofErr w:type="gramEnd"/>
            <w:r w:rsidRPr="008F6857">
              <w:rPr>
                <w:rFonts w:eastAsia="宋体"/>
                <w:noProof w:val="0"/>
                <w:sz w:val="24"/>
                <w:szCs w:val="24"/>
              </w:rPr>
              <w:t>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copies/mL): 7.69(4.0-8.5) </w:t>
            </w:r>
          </w:p>
        </w:tc>
      </w:tr>
      <w:tr w:rsidR="008F6857" w:rsidRPr="008F6857" w14:paraId="0FBE1558" w14:textId="77777777" w:rsidTr="00495057">
        <w:trPr>
          <w:trHeight w:val="720"/>
        </w:trPr>
        <w:tc>
          <w:tcPr>
            <w:tcW w:w="1418" w:type="dxa"/>
            <w:vMerge/>
            <w:vAlign w:val="center"/>
          </w:tcPr>
          <w:p w14:paraId="64D21AD9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6B5CE905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proofErr w:type="spellStart"/>
            <w:r w:rsidRPr="008F6857">
              <w:rPr>
                <w:rFonts w:eastAsia="宋体"/>
                <w:noProof w:val="0"/>
                <w:sz w:val="24"/>
                <w:szCs w:val="24"/>
              </w:rPr>
              <w:t>Kayaaslan</w:t>
            </w:r>
            <w:proofErr w:type="spellEnd"/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LYXlhYXNsYW48L0F1dGhvcj48WWVhcj4yMDE4PC9ZZWFy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LYXlhYXNsYW48L0F1dGhvcj48WWVhcj4yMDE4PC9ZZWFy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32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66645E2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2 (18-71)</w:t>
            </w:r>
          </w:p>
          <w:p w14:paraId="337BCE7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43 (18-81)</w:t>
            </w:r>
          </w:p>
        </w:tc>
        <w:tc>
          <w:tcPr>
            <w:tcW w:w="1985" w:type="dxa"/>
            <w:vAlign w:val="center"/>
          </w:tcPr>
          <w:p w14:paraId="2FAC60B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8/86</w:t>
            </w:r>
          </w:p>
          <w:p w14:paraId="0307B3F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118/166</w:t>
            </w:r>
          </w:p>
        </w:tc>
        <w:tc>
          <w:tcPr>
            <w:tcW w:w="1843" w:type="dxa"/>
            <w:vAlign w:val="center"/>
          </w:tcPr>
          <w:p w14:paraId="598EB50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52C3F29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vAlign w:val="center"/>
          </w:tcPr>
          <w:p w14:paraId="423F416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</w:tr>
      <w:tr w:rsidR="008F6857" w:rsidRPr="008F6857" w14:paraId="3B50013E" w14:textId="77777777" w:rsidTr="00495057">
        <w:trPr>
          <w:trHeight w:val="858"/>
        </w:trPr>
        <w:tc>
          <w:tcPr>
            <w:tcW w:w="1418" w:type="dxa"/>
            <w:vMerge/>
            <w:vAlign w:val="center"/>
          </w:tcPr>
          <w:p w14:paraId="0A459887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2AF9386E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Koike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/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&lt;EndNote&gt;&lt;Cite&gt;&lt;Author&gt;Koike&lt;/Author&gt;&lt;Year&gt;2018&lt;/Year&gt;&lt;RecNum&gt;27&lt;/RecNum&gt;&lt;DisplayText&gt;&lt;style face="superscript"&gt;22&lt;/style&gt;&lt;/DisplayText&gt;&lt;record&gt;&lt;rec-number&gt;27&lt;/rec-number&gt;&lt;foreign-keys&gt;&lt;key app="EN" db-id="5e9r59aeiaf5exe252t5stv7eezwvtdzsws9" timestamp="1595235837"&gt;27&lt;/key&gt;&lt;/foreign-keys&gt;&lt;ref-type name="Journal Article"&gt;17&lt;/ref-type&gt;&lt;contributors&gt;&lt;authors&gt;&lt;author&gt;Koike, K.&lt;/author&gt;&lt;author&gt;Suyama, K.&lt;/author&gt;&lt;author&gt;Ito, H.&lt;/author&gt;&lt;author&gt;Itoh, H.&lt;/author&gt;&lt;author&gt;Sugiura, W.&lt;/author&gt;&lt;/authors&gt;&lt;/contributors&gt;&lt;auth-address&gt;Department of Gastroenterology, Graduate School of Medicine, University of Tokyo, Tokyo, Japan.&amp;#xD;Medicines Development, GlaxoSmithKline K.K., Tokyo, Japan.&amp;#xD;Biomedical Data Sciences, GlaxoSmithKline K.K., Tokyo, Japan.&amp;#xD;Medical Affairs, GlaxoSmithKline K.K., Tokyo, Japan.&lt;/auth-address&gt;&lt;titles&gt;&lt;title&gt;Randomized prospective study showing the non-inferiority of tenofovir to entecavir in treatment-naïve chronic hepatitis B patients&lt;/title&gt;&lt;secondary-title&gt;Hepatol Res&lt;/secondary-title&gt;&lt;/titles&gt;&lt;periodical&gt;&lt;full-title&gt;Hepatol Res&lt;/full-title&gt;&lt;/periodical&gt;&lt;pages&gt;59-68&lt;/pages&gt;&lt;volume&gt;48&lt;/volume&gt;&lt;number&gt;1&lt;/number&gt;&lt;edition&gt;2017/04/05&lt;/edition&gt;&lt;keywords&gt;&lt;keyword&gt;Chb&lt;/keyword&gt;&lt;keyword&gt;HBsAg&lt;/keyword&gt;&lt;keyword&gt;entecavir&lt;/keyword&gt;&lt;keyword&gt;randomized prospective study&lt;/keyword&gt;&lt;keyword&gt;tenofovir&lt;/keyword&gt;&lt;/keywords&gt;&lt;dates&gt;&lt;year&gt;2018&lt;/year&gt;&lt;pub-dates&gt;&lt;date&gt;Jan&lt;/date&gt;&lt;/pub-dates&gt;&lt;/dates&gt;&lt;isbn&gt;1386-6346 (Print)&amp;#xD;1386-6346&lt;/isbn&gt;&lt;accession-num&gt;28374496&lt;/accession-num&gt;&lt;urls&gt;&lt;/urls&gt;&lt;electronic-resource-num&gt;10.1111/hepr.12902&lt;/electronic-resource-num&gt;&lt;remote-database-provider&gt;NLM&lt;/remote-database-provider&gt;&lt;language&gt;eng&lt;/language&gt;&lt;/record&gt;&lt;/Cite&gt;&lt;/EndNote&gt;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22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35F68F1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5.4±9.23</w:t>
            </w:r>
          </w:p>
          <w:p w14:paraId="4EDBD82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46.1±9.68</w:t>
            </w:r>
          </w:p>
        </w:tc>
        <w:tc>
          <w:tcPr>
            <w:tcW w:w="1985" w:type="dxa"/>
            <w:vAlign w:val="center"/>
          </w:tcPr>
          <w:p w14:paraId="6300C4A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68/109</w:t>
            </w:r>
          </w:p>
          <w:p w14:paraId="2F85557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40/56</w:t>
            </w:r>
          </w:p>
        </w:tc>
        <w:tc>
          <w:tcPr>
            <w:tcW w:w="1843" w:type="dxa"/>
            <w:vAlign w:val="center"/>
          </w:tcPr>
          <w:p w14:paraId="292CC0C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34EC402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vAlign w:val="center"/>
          </w:tcPr>
          <w:p w14:paraId="6665D1F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>10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 copies/mL): 7.00±1.498</w:t>
            </w:r>
          </w:p>
          <w:p w14:paraId="6B33BFB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>10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 copies/mL): 7.19±1.313</w:t>
            </w:r>
          </w:p>
        </w:tc>
      </w:tr>
      <w:tr w:rsidR="008F6857" w:rsidRPr="008F6857" w14:paraId="18B024F0" w14:textId="77777777" w:rsidTr="00495057">
        <w:trPr>
          <w:trHeight w:val="847"/>
        </w:trPr>
        <w:tc>
          <w:tcPr>
            <w:tcW w:w="1418" w:type="dxa"/>
            <w:vMerge/>
            <w:vAlign w:val="center"/>
          </w:tcPr>
          <w:p w14:paraId="074C6EEF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1A487E46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Kwon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/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&lt;EndNote&gt;&lt;Cite&gt;&lt;Author&gt;Kwon&lt;/Author&gt;&lt;Year&gt;2015&lt;/Year&gt;&lt;RecNum&gt;28&lt;/RecNum&gt;&lt;DisplayText&gt;&lt;style face="superscript"&gt;33&lt;/style&gt;&lt;/DisplayText&gt;&lt;record&gt;&lt;rec-number&gt;28&lt;/rec-number&gt;&lt;foreign-keys&gt;&lt;key app="EN" db-id="5e9r59aeiaf5exe252t5stv7eezwvtdzsws9" timestamp="1595236256"&gt;28&lt;/key&gt;&lt;/foreign-keys&gt;&lt;ref-type name="Journal Article"&gt;17&lt;/ref-type&gt;&lt;contributors&gt;&lt;authors&gt;&lt;author&gt;Kwon, Y. J.&lt;/author&gt;&lt;author&gt;Lee, H. S.&lt;/author&gt;&lt;author&gt;Park, M. J.&lt;/author&gt;&lt;author&gt;Shim, S. G.&lt;/author&gt;&lt;/authors&gt;&lt;/contributors&gt;&lt;auth-address&gt;Department of Internal Medicine, Samsung Changwon Hospital, Sungkyunkwan University School of Medicine, Gyeongsangnam-Do, Korea.&lt;/auth-address&gt;&lt;titles&gt;&lt;title&gt;Comparison of the efficacy of tenofovir and entecavir for the treatment of nucleos(t) ide-naïve patients with chronic hepatitis B&lt;/title&gt;&lt;secondary-title&gt;Niger J Clin Pract&lt;/secondary-title&gt;&lt;/titles&gt;&lt;periodical&gt;&lt;full-title&gt;Niger J Clin Pract&lt;/full-title&gt;&lt;/periodical&gt;&lt;pages&gt;796-801&lt;/pages&gt;&lt;volume&gt;18&lt;/volume&gt;&lt;number&gt;6&lt;/number&gt;&lt;edition&gt;2015/08/21&lt;/edition&gt;&lt;keywords&gt;&lt;keyword&gt;Adult&lt;/keyword&gt;&lt;keyword&gt;Antiviral Agents/therapeutic use&lt;/keyword&gt;&lt;keyword&gt;Female&lt;/keyword&gt;&lt;keyword&gt;Guanine/*analogs &amp;amp; derivatives/therapeutic use&lt;/keyword&gt;&lt;keyword&gt;Hepatitis B, Chronic/*drug therapy&lt;/keyword&gt;&lt;keyword&gt;Humans&lt;/keyword&gt;&lt;keyword&gt;Male&lt;/keyword&gt;&lt;keyword&gt;Middle Aged&lt;/keyword&gt;&lt;keyword&gt;Retrospective Studies&lt;/keyword&gt;&lt;keyword&gt;Tenofovir/*therapeutic use&lt;/keyword&gt;&lt;keyword&gt;Treatment Outcome&lt;/keyword&gt;&lt;/keywords&gt;&lt;dates&gt;&lt;year&gt;2015&lt;/year&gt;&lt;pub-dates&gt;&lt;date&gt;Nov-Dec&lt;/date&gt;&lt;/pub-dates&gt;&lt;/dates&gt;&lt;isbn&gt;1119-3077 (Print)&lt;/isbn&gt;&lt;accession-num&gt;26289520&lt;/accession-num&gt;&lt;urls&gt;&lt;/urls&gt;&lt;electronic-resource-num&gt;10.4103/1119-3077.163296&lt;/electronic-resource-num&gt;&lt;remote-database-provider&gt;NLM&lt;/remote-database-provider&gt;&lt;language&gt;eng&lt;/language&gt;&lt;/record&gt;&lt;/Cite&gt;&lt;/EndNote&gt;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33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6A2106C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7.79±9.39</w:t>
            </w:r>
          </w:p>
          <w:p w14:paraId="100E588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50.60±11.66</w:t>
            </w:r>
          </w:p>
        </w:tc>
        <w:tc>
          <w:tcPr>
            <w:tcW w:w="1985" w:type="dxa"/>
            <w:vAlign w:val="center"/>
          </w:tcPr>
          <w:p w14:paraId="116761D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6/39</w:t>
            </w:r>
          </w:p>
          <w:p w14:paraId="4621B91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226/40</w:t>
            </w:r>
          </w:p>
        </w:tc>
        <w:tc>
          <w:tcPr>
            <w:tcW w:w="1843" w:type="dxa"/>
            <w:vAlign w:val="center"/>
          </w:tcPr>
          <w:p w14:paraId="16C7945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019251F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vAlign w:val="center"/>
          </w:tcPr>
          <w:p w14:paraId="655EC5A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×10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perscript"/>
              </w:rPr>
              <w:t xml:space="preserve">3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6.38±1.21</w:t>
            </w:r>
          </w:p>
          <w:p w14:paraId="7FD13A22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×10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perscript"/>
              </w:rPr>
              <w:t xml:space="preserve">3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6.24±1.24</w:t>
            </w:r>
          </w:p>
        </w:tc>
      </w:tr>
      <w:tr w:rsidR="008F6857" w:rsidRPr="008F6857" w14:paraId="7AA335C5" w14:textId="77777777" w:rsidTr="00495057">
        <w:trPr>
          <w:trHeight w:val="718"/>
        </w:trPr>
        <w:tc>
          <w:tcPr>
            <w:tcW w:w="1418" w:type="dxa"/>
            <w:vMerge/>
            <w:vAlign w:val="center"/>
          </w:tcPr>
          <w:p w14:paraId="3885C4F5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7EE1C690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proofErr w:type="spellStart"/>
            <w:r w:rsidRPr="008F6857">
              <w:rPr>
                <w:rFonts w:eastAsia="宋体"/>
                <w:noProof w:val="0"/>
                <w:sz w:val="24"/>
                <w:szCs w:val="24"/>
              </w:rPr>
              <w:t>Ozaras</w:t>
            </w:r>
            <w:proofErr w:type="spellEnd"/>
            <w:r w:rsidRPr="008F6857">
              <w:rPr>
                <w:rFonts w:eastAsia="宋体"/>
                <w:noProof w:val="0"/>
                <w:sz w:val="24"/>
                <w:szCs w:val="24"/>
              </w:rPr>
              <w:t>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PemFyYXM8L0F1dGhvcj48WWVhcj4yMDE0PC9ZZWFyPjxS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PemFyYXM8L0F1dGhvcj48WWVhcj4yMDE0PC9ZZWFyPjxS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36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368B812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985" w:type="dxa"/>
            <w:vAlign w:val="center"/>
          </w:tcPr>
          <w:p w14:paraId="20E7160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72/121</w:t>
            </w:r>
          </w:p>
          <w:p w14:paraId="5C44E85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92/130</w:t>
            </w:r>
          </w:p>
        </w:tc>
        <w:tc>
          <w:tcPr>
            <w:tcW w:w="1843" w:type="dxa"/>
            <w:vAlign w:val="center"/>
          </w:tcPr>
          <w:p w14:paraId="5A92AE6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483A240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Previously untreated CHB</w:t>
            </w:r>
          </w:p>
        </w:tc>
        <w:tc>
          <w:tcPr>
            <w:tcW w:w="4394" w:type="dxa"/>
            <w:vAlign w:val="center"/>
          </w:tcPr>
          <w:p w14:paraId="7984DC42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×10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perscript"/>
              </w:rPr>
              <w:t>10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 IU/mL): 3.17±32</w:t>
            </w:r>
          </w:p>
          <w:p w14:paraId="7902C742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×10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perscript"/>
              </w:rPr>
              <w:t xml:space="preserve">8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5.09±22.5</w:t>
            </w:r>
          </w:p>
        </w:tc>
      </w:tr>
      <w:tr w:rsidR="008F6857" w:rsidRPr="008F6857" w14:paraId="7BD34866" w14:textId="77777777" w:rsidTr="00495057">
        <w:trPr>
          <w:trHeight w:val="773"/>
        </w:trPr>
        <w:tc>
          <w:tcPr>
            <w:tcW w:w="1418" w:type="dxa"/>
            <w:vMerge/>
            <w:vAlign w:val="center"/>
          </w:tcPr>
          <w:p w14:paraId="6252BE13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1B52D451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Park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QYXJrPC9BdXRob3I+PFllYXI+MjAxNzwvWWVhcj48UmVj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QYXJrPC9BdXRob3I+PFllYXI+MjAxNzwvWWVhcj48UmVj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37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53A7F31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5.5±11.9</w:t>
            </w:r>
          </w:p>
          <w:p w14:paraId="6D2617D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47.0±12.0</w:t>
            </w:r>
          </w:p>
        </w:tc>
        <w:tc>
          <w:tcPr>
            <w:tcW w:w="1985" w:type="dxa"/>
            <w:vAlign w:val="center"/>
          </w:tcPr>
          <w:p w14:paraId="696C91E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67/105</w:t>
            </w:r>
          </w:p>
          <w:p w14:paraId="05272B9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64/105</w:t>
            </w:r>
          </w:p>
        </w:tc>
        <w:tc>
          <w:tcPr>
            <w:tcW w:w="1843" w:type="dxa"/>
            <w:vAlign w:val="center"/>
          </w:tcPr>
          <w:p w14:paraId="4AC0B27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5D8BABA4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vAlign w:val="center"/>
          </w:tcPr>
          <w:p w14:paraId="52448AB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6.56±1.33</w:t>
            </w:r>
          </w:p>
          <w:p w14:paraId="2A89998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IU/mL): 6.66±1.26 </w:t>
            </w:r>
          </w:p>
        </w:tc>
      </w:tr>
      <w:tr w:rsidR="008F6857" w:rsidRPr="008F6857" w14:paraId="1DCF7A6E" w14:textId="77777777" w:rsidTr="00495057">
        <w:trPr>
          <w:trHeight w:val="800"/>
        </w:trPr>
        <w:tc>
          <w:tcPr>
            <w:tcW w:w="1418" w:type="dxa"/>
            <w:vMerge/>
            <w:vAlign w:val="center"/>
          </w:tcPr>
          <w:p w14:paraId="738D5D06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1136A5A5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proofErr w:type="spellStart"/>
            <w:r w:rsidRPr="008F6857">
              <w:rPr>
                <w:rFonts w:eastAsia="宋体"/>
                <w:noProof w:val="0"/>
                <w:sz w:val="24"/>
                <w:szCs w:val="24"/>
              </w:rPr>
              <w:t>Riveiro-Barciela</w:t>
            </w:r>
            <w:proofErr w:type="spellEnd"/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SaXZlaXJvLUJhcmNpZWxhPC9BdXRob3I+PFllYXI+MjAx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SaXZlaXJvLUJhcmNpZWxhPC9BdXRob3I+PFllYXI+MjAx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38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787D652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50±13</w:t>
            </w:r>
          </w:p>
          <w:p w14:paraId="7D9EB4E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50±13</w:t>
            </w:r>
          </w:p>
        </w:tc>
        <w:tc>
          <w:tcPr>
            <w:tcW w:w="1985" w:type="dxa"/>
            <w:vAlign w:val="center"/>
          </w:tcPr>
          <w:p w14:paraId="4C8EE80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305/424</w:t>
            </w:r>
          </w:p>
          <w:p w14:paraId="2168DE04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139/187</w:t>
            </w:r>
          </w:p>
        </w:tc>
        <w:tc>
          <w:tcPr>
            <w:tcW w:w="1843" w:type="dxa"/>
            <w:vAlign w:val="center"/>
          </w:tcPr>
          <w:p w14:paraId="4F1A0822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34B6E18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66F70EC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TDF (log IU/mL): 3.8±2.3 </w:t>
            </w:r>
          </w:p>
          <w:p w14:paraId="2EFF93A2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 IU/mL): 4.9±2.4</w:t>
            </w:r>
          </w:p>
        </w:tc>
      </w:tr>
      <w:tr w:rsidR="008F6857" w:rsidRPr="008F6857" w14:paraId="4810E5F8" w14:textId="77777777" w:rsidTr="00495057">
        <w:trPr>
          <w:trHeight w:val="894"/>
        </w:trPr>
        <w:tc>
          <w:tcPr>
            <w:tcW w:w="1418" w:type="dxa"/>
            <w:vMerge/>
            <w:vAlign w:val="center"/>
          </w:tcPr>
          <w:p w14:paraId="3B9899DD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68538D32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Pereira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QZXJlaXJhPC9BdXRob3I+PFllYXI+MjAxNjwvWWVhcj48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QZXJlaXJhPC9BdXRob3I+PFllYXI+MjAxNjwvWWVhcj48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42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685CB62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7.7±11.2</w:t>
            </w:r>
          </w:p>
          <w:p w14:paraId="47C564E4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55.8±12.1</w:t>
            </w:r>
          </w:p>
        </w:tc>
        <w:tc>
          <w:tcPr>
            <w:tcW w:w="1985" w:type="dxa"/>
            <w:vAlign w:val="center"/>
          </w:tcPr>
          <w:p w14:paraId="7ABC4D6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216/336</w:t>
            </w:r>
          </w:p>
          <w:p w14:paraId="24F33D32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133/165</w:t>
            </w:r>
          </w:p>
        </w:tc>
        <w:tc>
          <w:tcPr>
            <w:tcW w:w="1843" w:type="dxa"/>
            <w:vAlign w:val="center"/>
          </w:tcPr>
          <w:p w14:paraId="227F5E8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2/336</w:t>
            </w:r>
          </w:p>
          <w:p w14:paraId="0B5A908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6/165</w:t>
            </w:r>
          </w:p>
        </w:tc>
        <w:tc>
          <w:tcPr>
            <w:tcW w:w="1417" w:type="dxa"/>
            <w:vAlign w:val="center"/>
          </w:tcPr>
          <w:p w14:paraId="2C674DF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12266B5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IU/mL): 27,998 (5,240-1,001,600)</w:t>
            </w:r>
          </w:p>
          <w:p w14:paraId="66F109C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IU/mL): 82,850 (1,670-5,584,400)</w:t>
            </w:r>
          </w:p>
        </w:tc>
      </w:tr>
      <w:tr w:rsidR="008F6857" w:rsidRPr="008F6857" w14:paraId="456F7EFE" w14:textId="77777777" w:rsidTr="00495057">
        <w:trPr>
          <w:trHeight w:val="865"/>
        </w:trPr>
        <w:tc>
          <w:tcPr>
            <w:tcW w:w="1418" w:type="dxa"/>
            <w:vMerge/>
            <w:vAlign w:val="center"/>
          </w:tcPr>
          <w:p w14:paraId="4B532A4B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508A58DC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Shi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/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&lt;EndNote&gt;&lt;Cite&gt;&lt;Author&gt;Shi&lt;/Author&gt;&lt;Year&gt;2016&lt;/Year&gt;&lt;RecNum&gt;33&lt;/RecNum&gt;&lt;DisplayText&gt;&lt;style face="superscript"&gt;39&lt;/style&gt;&lt;/DisplayText&gt;&lt;record&gt;&lt;rec-number&gt;33&lt;/rec-number&gt;&lt;foreign-keys&gt;&lt;key app="EN" db-id="5e9r59aeiaf5exe252t5stv7eezwvtdzsws9" timestamp="1595236730"&gt;33&lt;/key&gt;&lt;/foreign-keys&gt;&lt;ref-type name="Journal Article"&gt;17&lt;/ref-type&gt;&lt;contributors&gt;&lt;authors&gt;&lt;author&gt;Shi, H.&lt;/author&gt;&lt;author&gt;Huang, M.&lt;/author&gt;&lt;author&gt;Lin, G.&lt;/author&gt;&lt;author&gt;Li, X.&lt;/author&gt;&lt;author&gt;Wu, Y.&lt;/author&gt;&lt;author&gt;Jie, Y.&lt;/author&gt;&lt;author&gt;Chong, Y.&lt;/author&gt;&lt;/authors&gt;&lt;/contributors&gt;&lt;auth-address&gt;Department of Infectious Disease, Third Affiliated Hospital of Sun Yat-sen University, Guangzhou 510630, China.&amp;#xD;Department of Infectious Disease, Fifth Affiliated Hospital of Sun Yat-sen University, Zhuhai 519000, China.&lt;/auth-address&gt;&lt;titles&gt;&lt;title&gt;Efficacy Comparison of Tenofovir and Entecavir in HBeAg-Positive Chronic Hepatitis B Patients with High HBV DNA&lt;/title&gt;&lt;secondary-title&gt;Biomed Res Int&lt;/secondary-title&gt;&lt;/titles&gt;&lt;periodical&gt;&lt;full-title&gt;Biomed Res Int&lt;/full-title&gt;&lt;/periodical&gt;&lt;pages&gt;6725073&lt;/pages&gt;&lt;volume&gt;2016&lt;/volume&gt;&lt;edition&gt;2016/04/02&lt;/edition&gt;&lt;keywords&gt;&lt;keyword&gt;Adult&lt;/keyword&gt;&lt;keyword&gt;DNA, Viral/blood&lt;/keyword&gt;&lt;keyword&gt;Female&lt;/keyword&gt;&lt;keyword&gt;Guanine/administration &amp;amp; dosage/*analogs &amp;amp; derivatives&lt;/keyword&gt;&lt;keyword&gt;Hepatitis B e Antigens/blood&lt;/keyword&gt;&lt;keyword&gt;Hepatitis B virus/genetics/*pathogenicity&lt;/keyword&gt;&lt;keyword&gt;Hepatitis B, Chronic/blood/*drug therapy/virology&lt;/keyword&gt;&lt;keyword&gt;Humans&lt;/keyword&gt;&lt;keyword&gt;Male&lt;/keyword&gt;&lt;keyword&gt;Middle Aged&lt;/keyword&gt;&lt;keyword&gt;Tenofovir/*administration &amp;amp; dosage&lt;/keyword&gt;&lt;keyword&gt;Viral Load&lt;/keyword&gt;&lt;/keywords&gt;&lt;dates&gt;&lt;year&gt;2016&lt;/year&gt;&lt;/dates&gt;&lt;isbn&gt;2314-6133 (Print)&lt;/isbn&gt;&lt;accession-num&gt;27034945&lt;/accession-num&gt;&lt;urls&gt;&lt;/urls&gt;&lt;custom2&gt;PMC4791504&lt;/custom2&gt;&lt;electronic-resource-num&gt;10.1155/2016/6725073&lt;/electronic-resource-num&gt;&lt;remote-database-provider&gt;NLM&lt;/remote-database-provider&gt;&lt;language&gt;eng&lt;/language&gt;&lt;/record&gt;&lt;/Cite&gt;&lt;/EndNote&gt;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39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667FD30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33.7±4.6</w:t>
            </w:r>
          </w:p>
          <w:p w14:paraId="50D07F7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35.1±4.5</w:t>
            </w:r>
          </w:p>
        </w:tc>
        <w:tc>
          <w:tcPr>
            <w:tcW w:w="1985" w:type="dxa"/>
            <w:vAlign w:val="center"/>
          </w:tcPr>
          <w:p w14:paraId="69B7386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23/30</w:t>
            </w:r>
          </w:p>
          <w:p w14:paraId="34FC5D8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49/66</w:t>
            </w:r>
          </w:p>
        </w:tc>
        <w:tc>
          <w:tcPr>
            <w:tcW w:w="1843" w:type="dxa"/>
            <w:vAlign w:val="center"/>
          </w:tcPr>
          <w:p w14:paraId="509DCDA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50E75AE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56983F7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25±0.83</w:t>
            </w:r>
          </w:p>
          <w:p w14:paraId="29C6A9D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33±0.79</w:t>
            </w:r>
          </w:p>
        </w:tc>
      </w:tr>
      <w:tr w:rsidR="008F6857" w:rsidRPr="008F6857" w14:paraId="77F3B8AA" w14:textId="77777777" w:rsidTr="00495057">
        <w:trPr>
          <w:trHeight w:val="1982"/>
        </w:trPr>
        <w:tc>
          <w:tcPr>
            <w:tcW w:w="1418" w:type="dxa"/>
            <w:vMerge/>
            <w:vAlign w:val="center"/>
          </w:tcPr>
          <w:p w14:paraId="6167ABD7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61384194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proofErr w:type="spellStart"/>
            <w:r w:rsidRPr="008F6857">
              <w:rPr>
                <w:rFonts w:eastAsia="宋体"/>
                <w:noProof w:val="0"/>
                <w:sz w:val="24"/>
                <w:szCs w:val="24"/>
              </w:rPr>
              <w:t>Sriprayoon</w:t>
            </w:r>
            <w:proofErr w:type="spellEnd"/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/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&lt;EndNote&gt;&lt;Cite&gt;&lt;Author&gt;Sriprayoon&lt;/Author&gt;&lt;Year&gt;2017&lt;/Year&gt;&lt;RecNum&gt;34&lt;/RecNum&gt;&lt;DisplayText&gt;&lt;style face="superscript"&gt;26&lt;/style&gt;&lt;/DisplayText&gt;&lt;record&gt;&lt;rec-number&gt;34&lt;/rec-number&gt;&lt;foreign-keys&gt;&lt;key app="EN" db-id="5e9r59aeiaf5exe252t5stv7eezwvtdzsws9" timestamp="1595236785"&gt;34&lt;/key&gt;&lt;/foreign-keys&gt;&lt;ref-type name="Journal Article"&gt;17&lt;/ref-type&gt;&lt;contributors&gt;&lt;authors&gt;&lt;author&gt;Sriprayoon, T.&lt;/author&gt;&lt;author&gt;Mahidol, C.&lt;/author&gt;&lt;author&gt;Ungtrakul, T.&lt;/author&gt;&lt;author&gt;Chun-On, P.&lt;/author&gt;&lt;author&gt;Soonklang, K.&lt;/author&gt;&lt;author&gt;Pongpun, W.&lt;/author&gt;&lt;author&gt;Laohapand, C.&lt;/author&gt;&lt;author&gt;Dechma, J.&lt;/author&gt;&lt;author&gt;Pothijaroen, C.&lt;/author&gt;&lt;author&gt;Auewarakul, C.&lt;/author&gt;&lt;author&gt;Tanwandee, T.&lt;/author&gt;&lt;/authors&gt;&lt;/contributors&gt;&lt;auth-address&gt;Chulabhorn Hospital, Bangkok, Thailand.&amp;#xD;Faculty of Medicine, Siriraj Hospital, Mahidol University, Bangkok, Thailand.&amp;#xD;Chulabhorn Research Institute, Bangkok, Thailand.&lt;/auth-address&gt;&lt;titles&gt;&lt;title&gt;Efficacy and safety of entecavir versus tenofovir treatment in chronic hepatitis B patients: A randomized controlled trial&lt;/title&gt;&lt;secondary-title&gt;Hepatol Res&lt;/secondary-title&gt;&lt;/titles&gt;&lt;periodical&gt;&lt;full-title&gt;Hepatol Res&lt;/full-title&gt;&lt;/periodical&gt;&lt;pages&gt;E161-e168&lt;/pages&gt;&lt;volume&gt;47&lt;/volume&gt;&lt;number&gt;3&lt;/number&gt;&lt;edition&gt;2016/05/14&lt;/edition&gt;&lt;keywords&gt;&lt;keyword&gt;HBeAg seroconversion, efficacy&lt;/keyword&gt;&lt;keyword&gt;antiviral therapy&lt;/keyword&gt;&lt;keyword&gt;hepatitis B&lt;/keyword&gt;&lt;keyword&gt;safety profile&lt;/keyword&gt;&lt;/keywords&gt;&lt;dates&gt;&lt;year&gt;2017&lt;/year&gt;&lt;pub-dates&gt;&lt;date&gt;Mar&lt;/date&gt;&lt;/pub-dates&gt;&lt;/dates&gt;&lt;isbn&gt;1386-6346 (Print)&amp;#xD;1386-6346&lt;/isbn&gt;&lt;accession-num&gt;27176630&lt;/accession-num&gt;&lt;urls&gt;&lt;/urls&gt;&lt;electronic-resource-num&gt;10.1111/hepr.12743&lt;/electronic-resource-num&gt;&lt;remote-database-provider&gt;NLM&lt;/remote-database-provider&gt;&lt;language&gt;eng&lt;/language&gt;&lt;/record&gt;&lt;/Cite&gt;&lt;/EndNote&gt;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26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4638A8E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1.2±11.6</w:t>
            </w:r>
          </w:p>
          <w:p w14:paraId="06B3789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41.6±11.5</w:t>
            </w:r>
          </w:p>
        </w:tc>
        <w:tc>
          <w:tcPr>
            <w:tcW w:w="1985" w:type="dxa"/>
            <w:vAlign w:val="center"/>
          </w:tcPr>
          <w:p w14:paraId="2E26CD5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113/200</w:t>
            </w:r>
          </w:p>
          <w:p w14:paraId="21A0663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121/200</w:t>
            </w:r>
          </w:p>
        </w:tc>
        <w:tc>
          <w:tcPr>
            <w:tcW w:w="1843" w:type="dxa"/>
            <w:vAlign w:val="center"/>
          </w:tcPr>
          <w:p w14:paraId="217D024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29/200</w:t>
            </w:r>
          </w:p>
          <w:p w14:paraId="53CD122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31/200</w:t>
            </w:r>
          </w:p>
        </w:tc>
        <w:tc>
          <w:tcPr>
            <w:tcW w:w="1417" w:type="dxa"/>
            <w:vAlign w:val="center"/>
          </w:tcPr>
          <w:p w14:paraId="7D3ED42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vAlign w:val="center"/>
          </w:tcPr>
          <w:p w14:paraId="6E5F03B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hepatitis B e antigen-positive</w:t>
            </w:r>
          </w:p>
          <w:p w14:paraId="4E1F3C7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0±1.4</w:t>
            </w:r>
          </w:p>
          <w:p w14:paraId="1F5F236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1±1.5</w:t>
            </w:r>
          </w:p>
          <w:p w14:paraId="1FDE0A8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egative</w:t>
            </w:r>
          </w:p>
          <w:p w14:paraId="244683E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5.0±1.3</w:t>
            </w:r>
          </w:p>
          <w:p w14:paraId="404025B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4.9±1.3</w:t>
            </w:r>
          </w:p>
        </w:tc>
      </w:tr>
      <w:tr w:rsidR="008F6857" w:rsidRPr="008F6857" w14:paraId="55EE544F" w14:textId="77777777" w:rsidTr="00495057">
        <w:trPr>
          <w:trHeight w:val="1632"/>
        </w:trPr>
        <w:tc>
          <w:tcPr>
            <w:tcW w:w="1418" w:type="dxa"/>
            <w:vMerge/>
            <w:vAlign w:val="center"/>
          </w:tcPr>
          <w:p w14:paraId="5C005422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13A8784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proofErr w:type="spellStart"/>
            <w:r w:rsidRPr="008F6857">
              <w:rPr>
                <w:rFonts w:eastAsia="宋体"/>
                <w:noProof w:val="0"/>
                <w:sz w:val="24"/>
                <w:szCs w:val="24"/>
              </w:rPr>
              <w:t>Yim</w:t>
            </w:r>
            <w:proofErr w:type="spellEnd"/>
            <w:r w:rsidRPr="008F6857">
              <w:rPr>
                <w:rFonts w:eastAsia="宋体"/>
                <w:noProof w:val="0"/>
                <w:sz w:val="24"/>
                <w:szCs w:val="24"/>
              </w:rPr>
              <w:t>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ZaW08L0F1dGhvcj48WWVhcj4yMDE4PC9ZZWFyPjxSZWNO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ZaW08L0F1dGhvcj48WWVhcj4yMDE4PC9ZZWFyPjxSZWNO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27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411B83D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7±11</w:t>
            </w:r>
          </w:p>
          <w:p w14:paraId="579E1B4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51±11</w:t>
            </w:r>
          </w:p>
        </w:tc>
        <w:tc>
          <w:tcPr>
            <w:tcW w:w="1985" w:type="dxa"/>
            <w:vAlign w:val="center"/>
          </w:tcPr>
          <w:p w14:paraId="6789983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15/22</w:t>
            </w:r>
          </w:p>
          <w:p w14:paraId="24A2120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15/23</w:t>
            </w:r>
          </w:p>
        </w:tc>
        <w:tc>
          <w:tcPr>
            <w:tcW w:w="1843" w:type="dxa"/>
            <w:vAlign w:val="center"/>
          </w:tcPr>
          <w:p w14:paraId="789AADB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/45</w:t>
            </w:r>
          </w:p>
          <w:p w14:paraId="6108675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2/23</w:t>
            </w:r>
          </w:p>
        </w:tc>
        <w:tc>
          <w:tcPr>
            <w:tcW w:w="1417" w:type="dxa"/>
            <w:vAlign w:val="center"/>
          </w:tcPr>
          <w:p w14:paraId="1A71E85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vAlign w:val="center"/>
          </w:tcPr>
          <w:p w14:paraId="1EEB7374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2.71±0.74</w:t>
            </w:r>
          </w:p>
          <w:p w14:paraId="49B8E9C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2.69±0.72</w:t>
            </w:r>
          </w:p>
        </w:tc>
      </w:tr>
      <w:tr w:rsidR="008F6857" w:rsidRPr="008F6857" w14:paraId="644AF001" w14:textId="77777777" w:rsidTr="00495057">
        <w:trPr>
          <w:trHeight w:val="927"/>
        </w:trPr>
        <w:tc>
          <w:tcPr>
            <w:tcW w:w="1418" w:type="dxa"/>
            <w:vMerge/>
            <w:vAlign w:val="center"/>
          </w:tcPr>
          <w:p w14:paraId="332537B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35D61E6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Yu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ZdTwvQXV0aG9yPjxZZWFyPjIwMTU8L1llYXI+PFJlY051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ZdTwvQXV0aG9yPjxZZWFyPjIwMTU8L1llYXI+PFJlY051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41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72580EA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8.8±13.0</w:t>
            </w:r>
          </w:p>
          <w:p w14:paraId="37363AD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51.7±10.3</w:t>
            </w:r>
          </w:p>
        </w:tc>
        <w:tc>
          <w:tcPr>
            <w:tcW w:w="1985" w:type="dxa"/>
            <w:vAlign w:val="center"/>
          </w:tcPr>
          <w:p w14:paraId="367B0F0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22/49</w:t>
            </w:r>
          </w:p>
          <w:p w14:paraId="29FBAA9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: 33/58</w:t>
            </w:r>
          </w:p>
        </w:tc>
        <w:tc>
          <w:tcPr>
            <w:tcW w:w="1843" w:type="dxa"/>
            <w:vAlign w:val="center"/>
          </w:tcPr>
          <w:p w14:paraId="36CBA3F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3D5F11E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vAlign w:val="center"/>
          </w:tcPr>
          <w:p w14:paraId="033EA17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copies/mL): 7.05±1.33</w:t>
            </w:r>
          </w:p>
          <w:p w14:paraId="14C4FDD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copies/mL): 6.98±1.55</w:t>
            </w:r>
          </w:p>
        </w:tc>
      </w:tr>
      <w:tr w:rsidR="008F6857" w:rsidRPr="008F6857" w14:paraId="61015980" w14:textId="77777777" w:rsidTr="00495057">
        <w:trPr>
          <w:trHeight w:val="854"/>
        </w:trPr>
        <w:tc>
          <w:tcPr>
            <w:tcW w:w="1418" w:type="dxa"/>
            <w:vMerge w:val="restart"/>
            <w:vAlign w:val="center"/>
          </w:tcPr>
          <w:p w14:paraId="29E6517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lastRenderedPageBreak/>
              <w:t>TAF vs. TDF</w:t>
            </w:r>
          </w:p>
        </w:tc>
        <w:tc>
          <w:tcPr>
            <w:tcW w:w="1701" w:type="dxa"/>
            <w:vAlign w:val="center"/>
          </w:tcPr>
          <w:p w14:paraId="03D0532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Agarwal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BZ2Fyd2FsPC9BdXRob3I+PFllYXI+MjAxODwvWWVhcj48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BZ2Fyd2FsPC9BdXRob3I+PFllYXI+MjAxODwvWWVhcj48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15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6A12712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AF: 40 (18-80)</w:t>
            </w:r>
          </w:p>
          <w:p w14:paraId="608BE6A4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1 (18-72)</w:t>
            </w:r>
          </w:p>
        </w:tc>
        <w:tc>
          <w:tcPr>
            <w:tcW w:w="1985" w:type="dxa"/>
            <w:vAlign w:val="center"/>
          </w:tcPr>
          <w:p w14:paraId="721C1CF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AF: 544/866</w:t>
            </w:r>
          </w:p>
          <w:p w14:paraId="3B90CF9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275/432</w:t>
            </w:r>
          </w:p>
        </w:tc>
        <w:tc>
          <w:tcPr>
            <w:tcW w:w="1843" w:type="dxa"/>
            <w:vAlign w:val="center"/>
          </w:tcPr>
          <w:p w14:paraId="3D79420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6FE7D74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2C3A572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IU/mL): 7.0 (1.4-9.9)  </w:t>
            </w:r>
          </w:p>
          <w:p w14:paraId="552E01A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0 (1.8-9.9)</w:t>
            </w:r>
          </w:p>
        </w:tc>
      </w:tr>
      <w:tr w:rsidR="008F6857" w:rsidRPr="008F6857" w14:paraId="418034E5" w14:textId="77777777" w:rsidTr="00495057">
        <w:trPr>
          <w:trHeight w:val="838"/>
        </w:trPr>
        <w:tc>
          <w:tcPr>
            <w:tcW w:w="1418" w:type="dxa"/>
            <w:vMerge/>
            <w:vAlign w:val="center"/>
          </w:tcPr>
          <w:p w14:paraId="0BD35F7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470120A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Buti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CdXRpPC9BdXRob3I+PFllYXI+MjAxNjwvWWVhcj48UmVj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CdXRpPC9BdXRob3I+PFllYXI+MjAxNjwvWWVhcj48UmVj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16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114EA62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AF: 45±12</w:t>
            </w:r>
          </w:p>
          <w:p w14:paraId="1147CBF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8±10</w:t>
            </w:r>
          </w:p>
        </w:tc>
        <w:tc>
          <w:tcPr>
            <w:tcW w:w="1985" w:type="dxa"/>
            <w:vAlign w:val="center"/>
          </w:tcPr>
          <w:p w14:paraId="0A69121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AF: 173/185</w:t>
            </w:r>
          </w:p>
          <w:p w14:paraId="7BE693E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86/140</w:t>
            </w:r>
          </w:p>
        </w:tc>
        <w:tc>
          <w:tcPr>
            <w:tcW w:w="1843" w:type="dxa"/>
            <w:vAlign w:val="center"/>
          </w:tcPr>
          <w:p w14:paraId="57C5DA1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5C4B987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5B24E25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5.7±1.3</w:t>
            </w:r>
          </w:p>
          <w:p w14:paraId="310C575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NT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5.8±1.3</w:t>
            </w:r>
          </w:p>
        </w:tc>
      </w:tr>
      <w:tr w:rsidR="008F6857" w:rsidRPr="008F6857" w14:paraId="31293FD5" w14:textId="77777777" w:rsidTr="00495057">
        <w:trPr>
          <w:trHeight w:val="439"/>
        </w:trPr>
        <w:tc>
          <w:tcPr>
            <w:tcW w:w="1418" w:type="dxa"/>
            <w:vMerge/>
            <w:vAlign w:val="center"/>
          </w:tcPr>
          <w:p w14:paraId="6E7A122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5C183225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Buti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/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&lt;EndNote&gt;&lt;Cite&gt;&lt;Author&gt;Buti&lt;/Author&gt;&lt;Year&gt;2017&lt;/Year&gt;&lt;RecNum&gt;37&lt;/RecNum&gt;&lt;DisplayText&gt;&lt;style face="superscript"&gt;17&lt;/style&gt;&lt;/DisplayText&gt;&lt;record&gt;&lt;rec-number&gt;37&lt;/rec-number&gt;&lt;foreign-keys&gt;&lt;key app="EN" db-id="5e9r59aeiaf5exe252t5stv7eezwvtdzsws9" timestamp="1595237071"&gt;37&lt;/key&gt;&lt;/foreign-keys&gt;&lt;ref-type name="Journal Article"&gt;17&lt;/ref-type&gt;&lt;contributors&gt;&lt;authors&gt;&lt;author&gt;Buti, M.&lt;/author&gt;&lt;author&gt;Riveiro-Barciela, M.&lt;/author&gt;&lt;author&gt;Esteban, R.&lt;/author&gt;&lt;/authors&gt;&lt;/contributors&gt;&lt;auth-address&gt;Liver Unit, Department of Internal Medicine, Hospital Universitari Vall d&amp;apos;Hebron and Universitat Autònoma de Barcelona.&amp;#xD;Centro de Investigación Biomédica en Red de Enfermedades Hepáticas y Digestivas, Instituto de Salud Carlos III, Madrid, Spain.&lt;/auth-address&gt;&lt;titles&gt;&lt;title&gt;Tenofovir Alafenamide Fumarate: A New Tenofovir Prodrug for the Treatment of Chronic Hepatitis B Infection&lt;/title&gt;&lt;secondary-title&gt;J Infect Dis&lt;/secondary-title&gt;&lt;/titles&gt;&lt;periodical&gt;&lt;full-title&gt;J Infect Dis&lt;/full-title&gt;&lt;/periodical&gt;&lt;pages&gt;S792-s796&lt;/pages&gt;&lt;volume&gt;216&lt;/volume&gt;&lt;number&gt;suppl_8&lt;/number&gt;&lt;edition&gt;2017/11/21&lt;/edition&gt;&lt;keywords&gt;&lt;keyword&gt;Adolescent&lt;/keyword&gt;&lt;keyword&gt;Adult&lt;/keyword&gt;&lt;keyword&gt;Aged&lt;/keyword&gt;&lt;keyword&gt;Aged, 80 and over&lt;/keyword&gt;&lt;keyword&gt;Anti-HIV Agents/*therapeutic use&lt;/keyword&gt;&lt;keyword&gt;Female&lt;/keyword&gt;&lt;keyword&gt;Hepatitis B, Chronic/*drug therapy&lt;/keyword&gt;&lt;keyword&gt;Humans&lt;/keyword&gt;&lt;keyword&gt;Male&lt;/keyword&gt;&lt;keyword&gt;Middle Aged&lt;/keyword&gt;&lt;keyword&gt;Tenofovir/*therapeutic use&lt;/keyword&gt;&lt;keyword&gt;Young Adult&lt;/keyword&gt;&lt;keyword&gt;*chronic hepatitis B&lt;/keyword&gt;&lt;keyword&gt;*tenofovir alafenamide fumarate&lt;/keyword&gt;&lt;keyword&gt;*tenofovir disoproxil fumarate&lt;/keyword&gt;&lt;keyword&gt;*treatment&lt;/keyword&gt;&lt;/keywords&gt;&lt;dates&gt;&lt;year&gt;2017&lt;/year&gt;&lt;pub-dates&gt;&lt;date&gt;Nov 16&lt;/date&gt;&lt;/pub-dates&gt;&lt;/dates&gt;&lt;isbn&gt;0022-1899&lt;/isbn&gt;&lt;accession-num&gt;29156043&lt;/accession-num&gt;&lt;urls&gt;&lt;/urls&gt;&lt;electronic-resource-num&gt;10.1093/infdis/jix135&lt;/electronic-resource-num&gt;&lt;remote-database-provider&gt;NLM&lt;/remote-database-provider&gt;&lt;language&gt;eng&lt;/language&gt;&lt;/record&gt;&lt;/Cite&gt;&lt;/EndNote&gt;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17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2748A19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985" w:type="dxa"/>
            <w:vAlign w:val="center"/>
          </w:tcPr>
          <w:p w14:paraId="286AEF4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296A21B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679CB97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0284868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</w:tr>
      <w:tr w:rsidR="008F6857" w:rsidRPr="008F6857" w14:paraId="5B837792" w14:textId="77777777" w:rsidTr="00495057">
        <w:trPr>
          <w:trHeight w:val="418"/>
        </w:trPr>
        <w:tc>
          <w:tcPr>
            <w:tcW w:w="1418" w:type="dxa"/>
            <w:vMerge/>
            <w:vAlign w:val="center"/>
          </w:tcPr>
          <w:p w14:paraId="1682ABF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2E0C0E8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Byrne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/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&lt;EndNote&gt;&lt;Cite&gt;&lt;Author&gt;Byrne&lt;/Author&gt;&lt;Year&gt;2018&lt;/Year&gt;&lt;RecNum&gt;42&lt;/RecNum&gt;&lt;DisplayText&gt;&lt;style face="superscript"&gt;18&lt;/style&gt;&lt;/DisplayText&gt;&lt;record&gt;&lt;rec-number&gt;42&lt;/rec-number&gt;&lt;foreign-keys&gt;&lt;key app="EN" db-id="5e9r59aeiaf5exe252t5stv7eezwvtdzsws9" timestamp="1595238151"&gt;42&lt;/key&gt;&lt;/foreign-keys&gt;&lt;ref-type name="Journal Article"&gt;17&lt;/ref-type&gt;&lt;contributors&gt;&lt;authors&gt;&lt;author&gt;Byrne, R.&lt;/author&gt;&lt;author&gt;Carey, I.&lt;/author&gt;&lt;author&gt;Agarwal, K.&lt;/author&gt;&lt;/authors&gt;&lt;/contributors&gt;&lt;auth-address&gt;Institute of Liver Studies, King&amp;apos;s College Hospital NHS Foundation Trust, Denmark Hill, London SE5 9RS, UK.&amp;#xD;Kings College Hospital, London, UK.&lt;/auth-address&gt;&lt;titles&gt;&lt;title&gt;Tenofovir alafenamide in the treatment of chronic hepatitis B virus infection: rationale and clinical trial evidence&lt;/title&gt;&lt;secondary-title&gt;Therap Adv Gastroenterol&lt;/secondary-title&gt;&lt;/titles&gt;&lt;periodical&gt;&lt;full-title&gt;Therap Adv Gastroenterol&lt;/full-title&gt;&lt;/periodical&gt;&lt;pages&gt;1756284818786108&lt;/pages&gt;&lt;volume&gt;11&lt;/volume&gt;&lt;edition&gt;2018/07/24&lt;/edition&gt;&lt;keywords&gt;&lt;keyword&gt;chronic hepatitis B&lt;/keyword&gt;&lt;keyword&gt;tenofovir alafenamide&lt;/keyword&gt;&lt;keyword&gt;tenofovir disoproxil fumarate&lt;/keyword&gt;&lt;keyword&gt;treatment&lt;/keyword&gt;&lt;keyword&gt;Abbvie, Merck, Gilead Sciences and advisor fees from Abbvie, Merck, Gilead Sciences,&lt;/keyword&gt;&lt;keyword&gt;Arbutus, BMS, Janssen and Vir.&lt;/keyword&gt;&lt;/keywords&gt;&lt;dates&gt;&lt;year&gt;2018&lt;/year&gt;&lt;/dates&gt;&lt;isbn&gt;1756-283X (Print)&amp;#xD;1756-283x&lt;/isbn&gt;&lt;accession-num&gt;30034532&lt;/accession-num&gt;&lt;urls&gt;&lt;/urls&gt;&lt;custom2&gt;PMC6048601&lt;/custom2&gt;&lt;electronic-resource-num&gt;10.1177/1756284818786108&lt;/electronic-resource-num&gt;&lt;remote-database-provider&gt;NLM&lt;/remote-database-provider&gt;&lt;language&gt;eng&lt;/language&gt;&lt;/record&gt;&lt;/Cite&gt;&lt;/EndNote&gt;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18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1F971FA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985" w:type="dxa"/>
            <w:vAlign w:val="center"/>
          </w:tcPr>
          <w:p w14:paraId="03A6EB4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359C6B1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RCT</w:t>
            </w:r>
          </w:p>
        </w:tc>
        <w:tc>
          <w:tcPr>
            <w:tcW w:w="1417" w:type="dxa"/>
            <w:vAlign w:val="center"/>
          </w:tcPr>
          <w:p w14:paraId="4CC62874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690AB9B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</w:tr>
      <w:tr w:rsidR="008F6857" w:rsidRPr="008F6857" w14:paraId="42ECCB46" w14:textId="77777777" w:rsidTr="00495057">
        <w:trPr>
          <w:trHeight w:val="848"/>
        </w:trPr>
        <w:tc>
          <w:tcPr>
            <w:tcW w:w="1418" w:type="dxa"/>
            <w:vMerge/>
            <w:vAlign w:val="center"/>
          </w:tcPr>
          <w:p w14:paraId="5D8F10E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54893BB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Chan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DaGFuPC9BdXRob3I+PFllYXI+MjAxNjwvWWVhcj48UmVj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DaGFuPC9BdXRob3I+PFllYXI+MjAxNjwvWWVhcj48UmVj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20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2FC50A1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AF: 38±11</w:t>
            </w:r>
          </w:p>
          <w:p w14:paraId="351FEA32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38±12</w:t>
            </w:r>
          </w:p>
        </w:tc>
        <w:tc>
          <w:tcPr>
            <w:tcW w:w="1985" w:type="dxa"/>
            <w:vAlign w:val="center"/>
          </w:tcPr>
          <w:p w14:paraId="2468469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AF: 371/581</w:t>
            </w:r>
          </w:p>
          <w:p w14:paraId="4F692B8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189/292</w:t>
            </w:r>
          </w:p>
        </w:tc>
        <w:tc>
          <w:tcPr>
            <w:tcW w:w="1843" w:type="dxa"/>
            <w:vAlign w:val="center"/>
          </w:tcPr>
          <w:p w14:paraId="10B7D2F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AF: 41/581</w:t>
            </w:r>
          </w:p>
          <w:p w14:paraId="7725A11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24/292</w:t>
            </w:r>
          </w:p>
        </w:tc>
        <w:tc>
          <w:tcPr>
            <w:tcW w:w="1417" w:type="dxa"/>
            <w:vAlign w:val="center"/>
          </w:tcPr>
          <w:p w14:paraId="79A24BF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4394" w:type="dxa"/>
            <w:vAlign w:val="center"/>
          </w:tcPr>
          <w:p w14:paraId="6248532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A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6±1.34</w:t>
            </w:r>
          </w:p>
          <w:p w14:paraId="0BAB3A6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6±1.41</w:t>
            </w:r>
          </w:p>
        </w:tc>
      </w:tr>
      <w:tr w:rsidR="008F6857" w:rsidRPr="008F6857" w14:paraId="02884B15" w14:textId="77777777" w:rsidTr="00495057">
        <w:trPr>
          <w:trHeight w:val="1002"/>
        </w:trPr>
        <w:tc>
          <w:tcPr>
            <w:tcW w:w="1418" w:type="dxa"/>
            <w:vMerge w:val="restart"/>
            <w:vAlign w:val="center"/>
          </w:tcPr>
          <w:p w14:paraId="113F234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 vs. TDF</w:t>
            </w:r>
          </w:p>
        </w:tc>
        <w:tc>
          <w:tcPr>
            <w:tcW w:w="1701" w:type="dxa"/>
            <w:vAlign w:val="center"/>
          </w:tcPr>
          <w:p w14:paraId="3E3A503C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proofErr w:type="gramStart"/>
            <w:r w:rsidRPr="008F6857">
              <w:rPr>
                <w:rFonts w:eastAsia="宋体"/>
                <w:noProof w:val="0"/>
                <w:sz w:val="24"/>
                <w:szCs w:val="24"/>
              </w:rPr>
              <w:t>Jeon 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proofErr w:type="gramEnd"/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KZW9uPC9BdXRob3I+PFllYXI+MjAxNzwvWWVhcj48UmVj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KZW9uPC9BdXRob3I+PFllYXI+MjAxNzwvWWVhcj48UmVj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21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5E24F30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52.6±9.4</w:t>
            </w:r>
          </w:p>
          <w:p w14:paraId="4A8C163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55.5±13.4</w:t>
            </w:r>
          </w:p>
        </w:tc>
        <w:tc>
          <w:tcPr>
            <w:tcW w:w="1985" w:type="dxa"/>
            <w:vAlign w:val="center"/>
          </w:tcPr>
          <w:p w14:paraId="7B3DA23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33/42</w:t>
            </w:r>
          </w:p>
          <w:p w14:paraId="0685B89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8/12</w:t>
            </w:r>
          </w:p>
        </w:tc>
        <w:tc>
          <w:tcPr>
            <w:tcW w:w="1843" w:type="dxa"/>
            <w:vAlign w:val="center"/>
          </w:tcPr>
          <w:p w14:paraId="5307DFD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7023D4A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xperienced</w:t>
            </w:r>
          </w:p>
        </w:tc>
        <w:tc>
          <w:tcPr>
            <w:tcW w:w="4394" w:type="dxa"/>
            <w:vAlign w:val="center"/>
          </w:tcPr>
          <w:p w14:paraId="29A32EA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4.69±1.89</w:t>
            </w:r>
          </w:p>
          <w:p w14:paraId="7441272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4.10±2.80</w:t>
            </w:r>
          </w:p>
        </w:tc>
      </w:tr>
      <w:tr w:rsidR="008F6857" w:rsidRPr="008F6857" w14:paraId="7531A787" w14:textId="77777777" w:rsidTr="00495057">
        <w:trPr>
          <w:trHeight w:val="986"/>
        </w:trPr>
        <w:tc>
          <w:tcPr>
            <w:tcW w:w="1418" w:type="dxa"/>
            <w:vMerge/>
            <w:vAlign w:val="center"/>
          </w:tcPr>
          <w:p w14:paraId="41B5096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59372ED4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Lim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MaW08L0F1dGhvcj48WWVhcj4yMDE2PC9ZZWFyPjxSZWNO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MaW08L0F1dGhvcj48WWVhcj4yMDE2PC9ZZWFyPjxSZWNO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23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350C6D82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52±10</w:t>
            </w:r>
          </w:p>
          <w:p w14:paraId="38D1DCA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51±9</w:t>
            </w:r>
          </w:p>
        </w:tc>
        <w:tc>
          <w:tcPr>
            <w:tcW w:w="1985" w:type="dxa"/>
            <w:vAlign w:val="center"/>
          </w:tcPr>
          <w:p w14:paraId="660BF1D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36/45</w:t>
            </w:r>
          </w:p>
          <w:p w14:paraId="734A0E9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32/45</w:t>
            </w:r>
          </w:p>
        </w:tc>
        <w:tc>
          <w:tcPr>
            <w:tcW w:w="1843" w:type="dxa"/>
            <w:vAlign w:val="center"/>
          </w:tcPr>
          <w:p w14:paraId="7B1E7AE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5B5D53F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xperienced</w:t>
            </w:r>
          </w:p>
        </w:tc>
        <w:tc>
          <w:tcPr>
            <w:tcW w:w="4394" w:type="dxa"/>
            <w:vAlign w:val="center"/>
          </w:tcPr>
          <w:p w14:paraId="266B348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4.69±1.89</w:t>
            </w:r>
          </w:p>
          <w:p w14:paraId="79CAD3F0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4.10±2.80</w:t>
            </w:r>
          </w:p>
        </w:tc>
      </w:tr>
      <w:tr w:rsidR="008F6857" w:rsidRPr="008F6857" w14:paraId="28136E37" w14:textId="77777777" w:rsidTr="00495057">
        <w:trPr>
          <w:trHeight w:val="847"/>
        </w:trPr>
        <w:tc>
          <w:tcPr>
            <w:tcW w:w="1418" w:type="dxa"/>
            <w:vMerge/>
            <w:vAlign w:val="center"/>
          </w:tcPr>
          <w:p w14:paraId="0CF4E44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29E713FF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Lim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MaW08L0F1dGhvcj48WWVhcj4yMDE3PC9ZZWFyPjxSZWNO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MaW08L0F1dGhvcj48WWVhcj4yMDE3PC9ZZWFyPjxSZWNO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24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20F6F60E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51 (26-70)</w:t>
            </w:r>
          </w:p>
          <w:p w14:paraId="3D4A377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51 (22-68)</w:t>
            </w:r>
          </w:p>
        </w:tc>
        <w:tc>
          <w:tcPr>
            <w:tcW w:w="1985" w:type="dxa"/>
            <w:vAlign w:val="center"/>
          </w:tcPr>
          <w:p w14:paraId="633E11BD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82/97</w:t>
            </w:r>
          </w:p>
          <w:p w14:paraId="5F3B6D2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74/95</w:t>
            </w:r>
          </w:p>
        </w:tc>
        <w:tc>
          <w:tcPr>
            <w:tcW w:w="1843" w:type="dxa"/>
            <w:vAlign w:val="center"/>
          </w:tcPr>
          <w:p w14:paraId="05D6734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22/97</w:t>
            </w:r>
          </w:p>
          <w:p w14:paraId="0F11B1B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18/95</w:t>
            </w:r>
          </w:p>
        </w:tc>
        <w:tc>
          <w:tcPr>
            <w:tcW w:w="1417" w:type="dxa"/>
            <w:vAlign w:val="center"/>
          </w:tcPr>
          <w:p w14:paraId="34DC103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xperienced</w:t>
            </w:r>
          </w:p>
        </w:tc>
        <w:tc>
          <w:tcPr>
            <w:tcW w:w="4394" w:type="dxa"/>
            <w:vAlign w:val="center"/>
          </w:tcPr>
          <w:p w14:paraId="79674AD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3.65 (1.98-8.79)</w:t>
            </w:r>
          </w:p>
          <w:p w14:paraId="0AB049F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IU/mL): 3.89 (1.78-9.00) </w:t>
            </w:r>
          </w:p>
        </w:tc>
      </w:tr>
      <w:tr w:rsidR="008F6857" w:rsidRPr="008F6857" w14:paraId="7A5E69BB" w14:textId="77777777" w:rsidTr="00495057">
        <w:trPr>
          <w:trHeight w:val="860"/>
        </w:trPr>
        <w:tc>
          <w:tcPr>
            <w:tcW w:w="1418" w:type="dxa"/>
            <w:vMerge/>
            <w:vAlign w:val="center"/>
          </w:tcPr>
          <w:p w14:paraId="0C77FEC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72753CF4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Lok 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Mb2s8L0F1dGhvcj48WWVhcj4yMDEyPC9ZZWFyPjxSZWNO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Mb2s8L0F1dGhvcj48WWVhcj4yMDEyPC9ZZWFyPjxSZWNO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25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16B04CBC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0 (1.1)</w:t>
            </w:r>
          </w:p>
          <w:p w14:paraId="047C97F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39 (1.0)</w:t>
            </w:r>
          </w:p>
        </w:tc>
        <w:tc>
          <w:tcPr>
            <w:tcW w:w="1985" w:type="dxa"/>
            <w:vAlign w:val="center"/>
          </w:tcPr>
          <w:p w14:paraId="3ADDFBF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116/182</w:t>
            </w:r>
          </w:p>
          <w:p w14:paraId="7118703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146/197</w:t>
            </w:r>
          </w:p>
        </w:tc>
        <w:tc>
          <w:tcPr>
            <w:tcW w:w="1843" w:type="dxa"/>
            <w:vAlign w:val="center"/>
          </w:tcPr>
          <w:p w14:paraId="519622B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07BE581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ïve</w:t>
            </w:r>
          </w:p>
        </w:tc>
        <w:tc>
          <w:tcPr>
            <w:tcW w:w="4394" w:type="dxa"/>
            <w:vAlign w:val="center"/>
          </w:tcPr>
          <w:p w14:paraId="2C463822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5 (0.10)</w:t>
            </w:r>
          </w:p>
          <w:p w14:paraId="1CE438A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7.5 (0.11)</w:t>
            </w:r>
          </w:p>
        </w:tc>
      </w:tr>
      <w:tr w:rsidR="008F6857" w:rsidRPr="008F6857" w14:paraId="53B90237" w14:textId="77777777" w:rsidTr="00495057">
        <w:trPr>
          <w:trHeight w:val="857"/>
        </w:trPr>
        <w:tc>
          <w:tcPr>
            <w:tcW w:w="1418" w:type="dxa"/>
            <w:vMerge/>
            <w:vAlign w:val="center"/>
          </w:tcPr>
          <w:p w14:paraId="130B2FEF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2F3AA730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Lu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MdTwvQXV0aG9yPjxZZWFyPjIwMTU8L1llYXI+PFJlY051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>
                <w:fldData xml:space="preserve">PEVuZE5vdGU+PENpdGU+PEF1dGhvcj5MdTwvQXV0aG9yPjxZZWFyPjIwMTU8L1llYXI+PFJlY051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==
</w:fldData>
              </w:fldCha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.DATA 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  <w:r w:rsidRPr="008F6857">
              <w:rPr>
                <w:rFonts w:eastAsia="宋体"/>
                <w:noProof w:val="0"/>
                <w:sz w:val="24"/>
                <w:szCs w:val="24"/>
              </w:rPr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35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782C9B3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40 (26-69)</w:t>
            </w:r>
          </w:p>
          <w:p w14:paraId="624BE22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0 (19-75)</w:t>
            </w:r>
          </w:p>
        </w:tc>
        <w:tc>
          <w:tcPr>
            <w:tcW w:w="1985" w:type="dxa"/>
            <w:vAlign w:val="center"/>
          </w:tcPr>
          <w:p w14:paraId="142FC32B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27/43</w:t>
            </w:r>
          </w:p>
          <w:p w14:paraId="075F09A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16/25</w:t>
            </w:r>
          </w:p>
        </w:tc>
        <w:tc>
          <w:tcPr>
            <w:tcW w:w="1843" w:type="dxa"/>
            <w:vAlign w:val="center"/>
          </w:tcPr>
          <w:p w14:paraId="6402655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4AF6CFB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xperienced</w:t>
            </w:r>
          </w:p>
        </w:tc>
        <w:tc>
          <w:tcPr>
            <w:tcW w:w="4394" w:type="dxa"/>
            <w:vAlign w:val="center"/>
          </w:tcPr>
          <w:p w14:paraId="798B64C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IU/mL): 7.71±1.15  </w:t>
            </w:r>
          </w:p>
          <w:p w14:paraId="73A673E5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6.69±2.03</w:t>
            </w:r>
          </w:p>
        </w:tc>
      </w:tr>
      <w:tr w:rsidR="008F6857" w:rsidRPr="008F6857" w14:paraId="4D087B6B" w14:textId="77777777" w:rsidTr="00495057">
        <w:trPr>
          <w:trHeight w:val="1305"/>
        </w:trPr>
        <w:tc>
          <w:tcPr>
            <w:tcW w:w="1418" w:type="dxa"/>
            <w:vMerge/>
            <w:vAlign w:val="center"/>
          </w:tcPr>
          <w:p w14:paraId="7B96D2B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</w:p>
        </w:tc>
        <w:tc>
          <w:tcPr>
            <w:tcW w:w="1701" w:type="dxa"/>
            <w:vAlign w:val="center"/>
          </w:tcPr>
          <w:p w14:paraId="641EB568" w14:textId="77777777" w:rsidR="008F6857" w:rsidRPr="008F6857" w:rsidRDefault="008F6857" w:rsidP="008F6857">
            <w:pPr>
              <w:widowControl/>
              <w:snapToGrid w:val="0"/>
              <w:spacing w:line="480" w:lineRule="auto"/>
              <w:textAlignment w:val="center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Wang </w:t>
            </w:r>
            <w:r w:rsidRPr="008F6857">
              <w:rPr>
                <w:rFonts w:eastAsia="宋体"/>
                <w:i/>
                <w:noProof w:val="0"/>
                <w:sz w:val="24"/>
                <w:szCs w:val="24"/>
              </w:rPr>
              <w:t>et al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.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begin"/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instrText xml:space="preserve"> ADDIN EN.CITE &lt;EndNote&gt;&lt;Cite&gt;&lt;Author&gt;Wang&lt;/Author&gt;&lt;Year&gt;2020&lt;/Year&gt;&lt;RecNum&gt;49&lt;/RecNum&gt;&lt;DisplayText&gt;&lt;style face="superscript"&gt;40&lt;/style&gt;&lt;/DisplayText&gt;&lt;record&gt;&lt;rec-number&gt;49&lt;/rec-number&gt;&lt;foreign-keys&gt;&lt;key app="EN" db-id="5e9r59aeiaf5exe252t5stv7eezwvtdzsws9" timestamp="1595238562"&gt;49&lt;/key&gt;&lt;/foreign-keys&gt;&lt;ref-type name="Journal Article"&gt;17&lt;/ref-type&gt;&lt;contributors&gt;&lt;authors&gt;&lt;author&gt;Wang, Y. H.&lt;/author&gt;&lt;author&gt;Liao, J.&lt;/author&gt;&lt;author&gt;Zhang, D. M.&lt;/author&gt;&lt;author&gt;Wu, D. B.&lt;/author&gt;&lt;author&gt;Tao, Y. C.&lt;/author&gt;&lt;author&gt;Wang, M. L.&lt;/author&gt;&lt;author&gt;Chen, E. Q.&lt;/author&gt;&lt;author&gt;Tang, H.&lt;/author&gt;&lt;/authors&gt;&lt;/contributors&gt;&lt;auth-address&gt;Center of Infectious Diseases, West China Hospital of Sichuan University, Chengdu, Sichuan, China.&lt;/auth-address&gt;&lt;titles&gt;&lt;title&gt;Tenofovir monotherapy versus tenofovir plus entecavir combination therapy in HBeAg-positive chronic hepatitis patients with partial virological response to entecavir&lt;/title&gt;&lt;secondary-title&gt;J Med Virol&lt;/secondary-title&gt;&lt;/titles&gt;&lt;periodical&gt;&lt;full-title&gt;J Med Virol&lt;/full-title&gt;&lt;/periodical&gt;&lt;pages&gt;302-308&lt;/pages&gt;&lt;volume&gt;92&lt;/volume&gt;&lt;number&gt;3&lt;/number&gt;&lt;edition&gt;2019/10/15&lt;/edition&gt;&lt;keywords&gt;&lt;keyword&gt;*antiviral therapy&lt;/keyword&gt;&lt;keyword&gt;*chronic hepatitis B&lt;/keyword&gt;&lt;keyword&gt;*combination therapy&lt;/keyword&gt;&lt;keyword&gt;*entecavir&lt;/keyword&gt;&lt;keyword&gt;*partial virologic response&lt;/keyword&gt;&lt;keyword&gt;*tenofovir&lt;/keyword&gt;&lt;/keywords&gt;&lt;dates&gt;&lt;year&gt;2020&lt;/year&gt;&lt;pub-dates&gt;&lt;date&gt;Mar&lt;/date&gt;&lt;/pub-dates&gt;&lt;/dates&gt;&lt;isbn&gt;0146-6615&lt;/isbn&gt;&lt;accession-num&gt;31609007&lt;/accession-num&gt;&lt;urls&gt;&lt;/urls&gt;&lt;electronic-resource-num&gt;10.1002/jmv.25608&lt;/electronic-resource-num&gt;&lt;remote-database-provider&gt;NLM&lt;/remote-database-provider&gt;&lt;language&gt;eng&lt;/language&gt;&lt;/record&gt;&lt;/Cite&gt;&lt;/EndNote&gt;</w:instrTex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separate"/>
            </w:r>
            <w:r w:rsidRPr="008F6857">
              <w:rPr>
                <w:rFonts w:eastAsia="宋体"/>
                <w:sz w:val="24"/>
                <w:szCs w:val="24"/>
                <w:vertAlign w:val="superscript"/>
              </w:rPr>
              <w:t>40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09224B99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45.0 (23.0-71.0)</w:t>
            </w:r>
          </w:p>
          <w:p w14:paraId="03BAE6E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44 (25-67)</w:t>
            </w:r>
          </w:p>
        </w:tc>
        <w:tc>
          <w:tcPr>
            <w:tcW w:w="1985" w:type="dxa"/>
            <w:vAlign w:val="center"/>
          </w:tcPr>
          <w:p w14:paraId="3438055A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: 59/80</w:t>
            </w:r>
          </w:p>
          <w:p w14:paraId="64322FB3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: 50/63</w:t>
            </w:r>
          </w:p>
        </w:tc>
        <w:tc>
          <w:tcPr>
            <w:tcW w:w="1843" w:type="dxa"/>
            <w:vAlign w:val="center"/>
          </w:tcPr>
          <w:p w14:paraId="745CD658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NA</w:t>
            </w:r>
          </w:p>
        </w:tc>
        <w:tc>
          <w:tcPr>
            <w:tcW w:w="1417" w:type="dxa"/>
            <w:vAlign w:val="center"/>
          </w:tcPr>
          <w:p w14:paraId="2897D286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Experienced</w:t>
            </w:r>
          </w:p>
        </w:tc>
        <w:tc>
          <w:tcPr>
            <w:tcW w:w="4394" w:type="dxa"/>
            <w:vAlign w:val="center"/>
          </w:tcPr>
          <w:p w14:paraId="63742F87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+ETV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 xml:space="preserve">IU/mL): 3.65(2.68-4.93) </w:t>
            </w:r>
          </w:p>
          <w:p w14:paraId="7B502781" w14:textId="77777777" w:rsidR="008F6857" w:rsidRPr="008F6857" w:rsidRDefault="008F6857" w:rsidP="008F6857">
            <w:pPr>
              <w:snapToGrid w:val="0"/>
              <w:spacing w:line="480" w:lineRule="auto"/>
              <w:rPr>
                <w:rFonts w:eastAsia="宋体"/>
                <w:noProof w:val="0"/>
                <w:sz w:val="24"/>
                <w:szCs w:val="24"/>
              </w:rPr>
            </w:pPr>
            <w:r w:rsidRPr="008F6857">
              <w:rPr>
                <w:rFonts w:eastAsia="宋体"/>
                <w:noProof w:val="0"/>
                <w:sz w:val="24"/>
                <w:szCs w:val="24"/>
              </w:rPr>
              <w:t>TDF (log</w:t>
            </w:r>
            <w:r w:rsidRPr="008F6857">
              <w:rPr>
                <w:rFonts w:eastAsia="宋体"/>
                <w:noProof w:val="0"/>
                <w:sz w:val="24"/>
                <w:szCs w:val="24"/>
                <w:vertAlign w:val="subscript"/>
              </w:rPr>
              <w:t xml:space="preserve">10 </w:t>
            </w:r>
            <w:r w:rsidRPr="008F6857">
              <w:rPr>
                <w:rFonts w:eastAsia="宋体"/>
                <w:noProof w:val="0"/>
                <w:sz w:val="24"/>
                <w:szCs w:val="24"/>
              </w:rPr>
              <w:t>IU/mL): 3.85 (2.84-4.97)</w:t>
            </w:r>
          </w:p>
        </w:tc>
      </w:tr>
    </w:tbl>
    <w:p w14:paraId="5973A5F1" w14:textId="77777777" w:rsidR="008F6857" w:rsidRPr="008F6857" w:rsidRDefault="008F6857" w:rsidP="008F6857">
      <w:pPr>
        <w:snapToGrid w:val="0"/>
        <w:spacing w:line="480" w:lineRule="auto"/>
        <w:rPr>
          <w:rFonts w:ascii="Times New Roman" w:eastAsia="宋体" w:hAnsi="Times New Roman" w:cs="Times New Roman"/>
          <w:noProof w:val="0"/>
          <w:sz w:val="24"/>
          <w:szCs w:val="24"/>
        </w:rPr>
      </w:pPr>
    </w:p>
    <w:p w14:paraId="44B1E1DF" w14:textId="77777777" w:rsidR="008F6857" w:rsidRPr="008F6857" w:rsidRDefault="008F6857" w:rsidP="008F6857">
      <w:pPr>
        <w:snapToGrid w:val="0"/>
        <w:spacing w:line="480" w:lineRule="auto"/>
        <w:rPr>
          <w:rFonts w:ascii="Times New Roman" w:eastAsia="宋体" w:hAnsi="Times New Roman" w:cs="Times New Roman"/>
          <w:noProof w:val="0"/>
          <w:kern w:val="0"/>
          <w:sz w:val="24"/>
          <w:szCs w:val="24"/>
          <w:lang w:bidi="ar"/>
        </w:rPr>
      </w:pPr>
    </w:p>
    <w:p w14:paraId="2389824C" w14:textId="77777777" w:rsidR="0011488F" w:rsidRDefault="0011488F"/>
    <w:sectPr w:rsidR="0011488F" w:rsidSect="002D24E6">
      <w:pgSz w:w="16838" w:h="11906" w:orient="landscape"/>
      <w:pgMar w:top="1440" w:right="1440" w:bottom="1440" w:left="1440" w:header="850" w:footer="994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F6857"/>
    <w:rsid w:val="0011488F"/>
    <w:rsid w:val="008F68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FD35B6"/>
  <w15:chartTrackingRefBased/>
  <w15:docId w15:val="{E7098D75-C94B-47AB-A1DC-0BEF5FB4D0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noProof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99"/>
    <w:unhideWhenUsed/>
    <w:qFormat/>
    <w:rsid w:val="008F6857"/>
    <w:pPr>
      <w:widowControl w:val="0"/>
      <w:jc w:val="both"/>
    </w:pPr>
    <w:rPr>
      <w:rFonts w:ascii="Times New Roman" w:eastAsia="Times New Roma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3159</Words>
  <Characters>18011</Characters>
  <Application>Microsoft Office Word</Application>
  <DocSecurity>0</DocSecurity>
  <Lines>150</Lines>
  <Paragraphs>42</Paragraphs>
  <ScaleCrop>false</ScaleCrop>
  <Company/>
  <LinksUpToDate>false</LinksUpToDate>
  <CharactersWithSpaces>21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cth</dc:creator>
  <cp:keywords/>
  <dc:description/>
  <cp:lastModifiedBy>jcth</cp:lastModifiedBy>
  <cp:revision>1</cp:revision>
  <dcterms:created xsi:type="dcterms:W3CDTF">2021-03-25T08:42:00Z</dcterms:created>
  <dcterms:modified xsi:type="dcterms:W3CDTF">2021-03-25T08:42:00Z</dcterms:modified>
</cp:coreProperties>
</file>